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bookmarkStart w:id="0" w:name="_GoBack"/>
      <w:bookmarkEnd w:id="0"/>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AC7EB3">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AC7EB3">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AC7EB3">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AC7EB3">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AC7EB3">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AC7EB3">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AC7EB3">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AC7EB3">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1" w:name="_Toc391456178"/>
      <w:bookmarkStart w:id="2" w:name="_Toc401327934"/>
      <w:bookmarkEnd w:id="1"/>
      <w:r>
        <w:lastRenderedPageBreak/>
        <w:t>Synopsis</w:t>
      </w:r>
      <w:bookmarkEnd w:id="2"/>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pPr>
      <w:bookmarkStart w:id="3" w:name="_Toc391456179"/>
      <w:bookmarkStart w:id="4" w:name="_Toc401327935"/>
      <w:bookmarkEnd w:id="3"/>
      <w:r>
        <w:lastRenderedPageBreak/>
        <w:t>Introduktion</w:t>
      </w:r>
      <w:bookmarkEnd w:id="4"/>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F7D36BB"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5D7F13E6" w14:textId="77777777" w:rsidR="00931D44" w:rsidRDefault="00931D44" w:rsidP="00EF5A81">
      <w:pPr>
        <w:widowControl w:val="0"/>
        <w:autoSpaceDE w:val="0"/>
        <w:autoSpaceDN w:val="0"/>
        <w:adjustRightInd w:val="0"/>
        <w:spacing w:after="240" w:line="480" w:lineRule="auto"/>
      </w:pPr>
    </w:p>
    <w:p w14:paraId="67150650" w14:textId="0706791E"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822AA">
        <w:t>Det Kognitiva</w:t>
      </w:r>
      <w:r w:rsidR="00850895" w:rsidRPr="00EF5A81">
        <w:t xml:space="preserve"> perspektiv</w:t>
      </w:r>
      <w:r w:rsidR="004822AA">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5" w:name="_Toc391456180"/>
      <w:bookmarkStart w:id="6"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5"/>
      <w:bookmarkEnd w:id="6"/>
      <w:r w:rsidRPr="00CA1731">
        <w:rPr>
          <w:rFonts w:cs="Times New Roman"/>
          <w:b/>
          <w:sz w:val="24"/>
          <w:szCs w:val="24"/>
        </w:rPr>
        <w:t xml:space="preserve"> </w:t>
      </w:r>
    </w:p>
    <w:p w14:paraId="4F9B570B" w14:textId="67CC6939"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7" w:name="_Toc391456181"/>
      <w:bookmarkStart w:id="8" w:name="_Toc401327937"/>
      <w:bookmarkEnd w:id="7"/>
      <w:r>
        <w:t>Metod</w:t>
      </w:r>
      <w:bookmarkStart w:id="9" w:name="_Toc391456182"/>
      <w:bookmarkStart w:id="10" w:name="_Toc401327938"/>
      <w:bookmarkEnd w:id="8"/>
      <w:bookmarkEnd w:id="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0"/>
    </w:p>
    <w:p w14:paraId="32BAAB67" w14:textId="606BD97F"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172EBB3A"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9B18DA" w:rsidRDefault="00850895" w:rsidP="000B1921">
      <w:pPr>
        <w:pStyle w:val="Heading11"/>
        <w:spacing w:line="276" w:lineRule="auto"/>
      </w:pPr>
      <w:bookmarkStart w:id="13" w:name="_Toc391456184"/>
      <w:bookmarkStart w:id="14" w:name="_Toc401327940"/>
      <w:bookmarkEnd w:id="13"/>
      <w:r w:rsidRPr="00E43D1C">
        <w:t>Resultat</w:t>
      </w:r>
      <w:bookmarkEnd w:id="14"/>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3A5D463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AC7EB3">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AC7EB3">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AC7EB3">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5"/>
      <w:bookmarkEnd w:id="1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2089A7F4"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5B98A6F6"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557878E"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w:t>
      </w:r>
      <w:r w:rsidR="00C67B0B">
        <w:lastRenderedPageBreak/>
        <w:t xml:space="preserve">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E9AC93F"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167BD03"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4" w:name="_Toc391456188"/>
      <w:bookmarkEnd w:id="24"/>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7C7765D3" w14:textId="5D40C6F1" w:rsidR="005D1A1C"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3A2BA1" w:rsidRDefault="003A2BA1">
      <w:r>
        <w:separator/>
      </w:r>
    </w:p>
  </w:endnote>
  <w:endnote w:type="continuationSeparator" w:id="0">
    <w:p w14:paraId="4F768654" w14:textId="77777777" w:rsidR="003A2BA1" w:rsidRDefault="003A2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A2BA1" w:rsidRDefault="003A2BA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3A2BA1" w:rsidRDefault="00BC101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3A2BA1" w:rsidRDefault="003A2BA1">
        <w:pPr>
          <w:pStyle w:val="Footer1"/>
          <w:jc w:val="center"/>
        </w:pPr>
        <w:r>
          <w:fldChar w:fldCharType="begin"/>
        </w:r>
        <w:r>
          <w:instrText>PAGE</w:instrText>
        </w:r>
        <w:r>
          <w:fldChar w:fldCharType="separate"/>
        </w:r>
        <w:r w:rsidR="00BC101F">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3A2BA1" w:rsidRDefault="003A2BA1">
        <w:pPr>
          <w:pStyle w:val="Footer1"/>
          <w:jc w:val="center"/>
        </w:pPr>
        <w:r>
          <w:fldChar w:fldCharType="begin"/>
        </w:r>
        <w:r>
          <w:instrText>PAGE</w:instrText>
        </w:r>
        <w:r>
          <w:fldChar w:fldCharType="separate"/>
        </w:r>
        <w:r w:rsidR="00BC101F">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3A2BA1" w:rsidRDefault="003A2BA1">
      <w:r>
        <w:separator/>
      </w:r>
    </w:p>
  </w:footnote>
  <w:footnote w:type="continuationSeparator" w:id="0">
    <w:p w14:paraId="71DB8F98" w14:textId="77777777" w:rsidR="003A2BA1" w:rsidRDefault="003A2BA1">
      <w:r>
        <w:continuationSeparator/>
      </w:r>
    </w:p>
  </w:footnote>
  <w:footnote w:id="1">
    <w:p w14:paraId="5824ECF3" w14:textId="4B98B15A" w:rsidR="003A2BA1" w:rsidRPr="005D1A1C" w:rsidRDefault="003A2BA1"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3A2BA1" w:rsidRPr="005D1A1C" w:rsidRDefault="003A2BA1"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3A2BA1" w:rsidRPr="005D1A1C" w:rsidRDefault="003A2BA1"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3A2BA1" w:rsidRPr="005D1A1C" w:rsidRDefault="003A2BA1"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3A2BA1" w:rsidRPr="005D1A1C" w:rsidRDefault="003A2BA1"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3A2BA1" w:rsidRDefault="003A2BA1"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45BB"/>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519F"/>
    <w:rsid w:val="00286276"/>
    <w:rsid w:val="00286D84"/>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2BA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3381"/>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F0323"/>
    <w:rsid w:val="007F11CF"/>
    <w:rsid w:val="007F1B19"/>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C7EB3"/>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5D4"/>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5670"/>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B3F11132-67F1-5347-B9DA-8FDC8D94E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11588</Words>
  <Characters>66055</Characters>
  <Application>Microsoft Macintosh Word</Application>
  <DocSecurity>0</DocSecurity>
  <Lines>550</Lines>
  <Paragraphs>154</Paragraphs>
  <ScaleCrop>false</ScaleCrop>
  <Company>Stockholms universitetsbibliotek</Company>
  <LinksUpToDate>false</LinksUpToDate>
  <CharactersWithSpaces>77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4</cp:revision>
  <cp:lastPrinted>2018-11-06T09:28:00Z</cp:lastPrinted>
  <dcterms:created xsi:type="dcterms:W3CDTF">2018-11-06T09:28:00Z</dcterms:created>
  <dcterms:modified xsi:type="dcterms:W3CDTF">2018-11-06T09: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